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E20183" w14:textId="413140BA" w:rsidR="008A519C" w:rsidRDefault="008A519C">
      <w:pPr>
        <w:rPr>
          <w:rFonts w:ascii="Arial" w:hAnsi="Arial" w:cs="Arial"/>
          <w:b/>
        </w:rPr>
      </w:pPr>
    </w:p>
    <w:tbl>
      <w:tblPr>
        <w:tblW w:w="10240" w:type="dxa"/>
        <w:tblInd w:w="-504" w:type="dxa"/>
        <w:tblLook w:val="04A0" w:firstRow="1" w:lastRow="0" w:firstColumn="1" w:lastColumn="0" w:noHBand="0" w:noVBand="1"/>
      </w:tblPr>
      <w:tblGrid>
        <w:gridCol w:w="2424"/>
        <w:gridCol w:w="5296"/>
        <w:gridCol w:w="1020"/>
        <w:gridCol w:w="1500"/>
      </w:tblGrid>
      <w:tr w:rsidR="008A519C" w:rsidRPr="0017505D" w14:paraId="71CCB30A" w14:textId="77777777" w:rsidTr="008A519C">
        <w:trPr>
          <w:trHeight w:val="200"/>
        </w:trPr>
        <w:tc>
          <w:tcPr>
            <w:tcW w:w="77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D50A7" w14:textId="77777777" w:rsidR="008A519C" w:rsidRPr="0095057B" w:rsidRDefault="008A519C" w:rsidP="00B426BB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5057B">
              <w:rPr>
                <w:rFonts w:ascii="Arial" w:eastAsia="Times New Roman" w:hAnsi="Arial" w:cs="Arial"/>
                <w:b/>
                <w:color w:val="000000"/>
                <w:sz w:val="16"/>
                <w:szCs w:val="16"/>
              </w:rPr>
              <w:t>Table S2</w:t>
            </w:r>
            <w:r w:rsidRPr="0095057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. Strains, plasmids, and primers used in this study.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BF48E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1B5E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197A205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D691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564E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CF20D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E810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3297DF9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6F514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Strains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4F3C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no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A034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referenc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C5B4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69457BB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A2B7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CT6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1DB6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Caltech soil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BE01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0464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1179A71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81ED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CT7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394D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Caltech soil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0DBAF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8A68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5EAC56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B1417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EM5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0E72D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soils near Echo Mountain (Altadena, CA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7D288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49FF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6E2328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594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DKN1213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5E63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Caltech soil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DC6DD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2E1E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50B7C8E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9B21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CT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F32EF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Caltech soil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CD207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47C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20071E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3F1B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rain CT1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7C7CC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solated from Caltech soil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BB7D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8429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114ED2A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D8D5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ycobacterium fortuitum ATCC 684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C4432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2303A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TCC strai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0E5D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3C9EED9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4578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ycobacterium smegmatis Mc2-155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F212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87F3C" w14:textId="038AA343" w:rsidR="008A519C" w:rsidRPr="0017505D" w:rsidRDefault="00B426B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Snapper&lt;/Author&gt;&lt;Year&gt;1990&lt;/Year&gt;&lt;RecNum&gt;69&lt;/RecNum&gt;&lt;DisplayText&gt;(1)&lt;/DisplayText&gt;&lt;record&gt;&lt;rec-number&gt;69&lt;/rec-number&gt;&lt;foreign-keys&gt;&lt;key app="EN" db-id="f2vv2050b5rx5eeerv3pzx97vvr5se2pptf5" timestamp="1434751974"&gt;69&lt;/key&gt;&lt;/foreign-keys&gt;&lt;ref-type name="Journal Article"&gt;17&lt;/ref-type&gt;&lt;contributors&gt;&lt;authors&gt;&lt;author&gt;Snapper, S. B.&lt;/author&gt;&lt;author&gt;Melton, R. E.&lt;/author&gt;&lt;author&gt;Mustafa, S.&lt;/author&gt;&lt;author&gt;Kieser, T.&lt;/author&gt;&lt;author&gt;Jacobs, W. R., Jr.&lt;/author&gt;&lt;/authors&gt;&lt;/contributors&gt;&lt;auth-address&gt;Department of Microbiology and Immunology, Albert Einstein College of Medicine, Bronx, New York 10461.&lt;/auth-address&gt;&lt;titles&gt;&lt;title&gt;Isolation and characterization of efficient plasmid transformation mutants of Mycobacterium smegmatis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1911-9&lt;/pages&gt;&lt;volume&gt;4&lt;/volume&gt;&lt;number&gt;11&lt;/number&gt;&lt;edition&gt;1990/11/01&lt;/edition&gt;&lt;keywords&gt;&lt;keyword&gt;DNA, Bacterial/isolation &amp;amp; purification&lt;/keyword&gt;&lt;keyword&gt;Escherichia coli/genetics&lt;/keyword&gt;&lt;keyword&gt;*Mutagenesis&lt;/keyword&gt;&lt;keyword&gt;Mycobacterium/*genetics/growth &amp;amp; development/isolation &amp;amp; purification&lt;/keyword&gt;&lt;keyword&gt;Phenotype&lt;/keyword&gt;&lt;keyword&gt;*Plasmids&lt;/keyword&gt;&lt;keyword&gt;Restriction Mapping&lt;/keyword&gt;&lt;keyword&gt;Transformation, Bacterial&lt;/keyword&gt;&lt;/keywords&gt;&lt;dates&gt;&lt;year&gt;1990&lt;/year&gt;&lt;pub-dates&gt;&lt;date&gt;Nov&lt;/date&gt;&lt;/pub-dates&gt;&lt;/dates&gt;&lt;isbn&gt;0950-382X (Print)&amp;#xD;0950-382X (Linking)&lt;/isbn&gt;&lt;accession-num&gt;2082148&lt;/accession-num&gt;&lt;work-type&gt;Research Support, Non-U.S. Gov&amp;apos;t&amp;#xD;Research Support, U.S. Gov&amp;apos;t, P.H.S.&lt;/work-type&gt;&lt;urls&gt;&lt;related-urls&gt;&lt;url&gt;http://www.ncbi.nlm.nih.gov/pubmed/2082148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1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5EA0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FAD4FE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DDA2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hodococcus sp. JVH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5EBC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2BEDA" w14:textId="1F5E1883" w:rsidR="008A519C" w:rsidRPr="0017505D" w:rsidRDefault="00B426B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WYW4gSGFtbWU8L0F1dGhvcj48WWVhcj4yMDA0PC9ZZWFy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WYW4gSGFtbWU8L0F1dGhvcj48WWVhcj4yMDA0PC9ZZWFy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2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0ACA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07A9F17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E14D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hodococcus sp. RHA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2A5D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02CBA" w14:textId="7EF6E333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Seto&lt;/Author&gt;&lt;Year&gt;1995&lt;/Year&gt;&lt;RecNum&gt;71&lt;/RecNum&gt;&lt;DisplayText&gt;(3)&lt;/DisplayText&gt;&lt;record&gt;&lt;rec-number&gt;71&lt;/rec-number&gt;&lt;foreign-keys&gt;&lt;key app="EN" db-id="f2vv2050b5rx5eeerv3pzx97vvr5se2pptf5" timestamp="1434752053"&gt;71&lt;/key&gt;&lt;/foreign-keys&gt;&lt;ref-type name="Journal Article"&gt;17&lt;/ref-type&gt;&lt;contributors&gt;&lt;authors&gt;&lt;author&gt;Seto, M.&lt;/author&gt;&lt;author&gt;Kimbara, K.&lt;/author&gt;&lt;author&gt;Shimura, M.&lt;/author&gt;&lt;author&gt;Hatta, T.&lt;/author&gt;&lt;author&gt;Fukuda, M.&lt;/author&gt;&lt;author&gt;Yano, K.&lt;/author&gt;&lt;/authors&gt;&lt;/contributors&gt;&lt;titles&gt;&lt;title&gt;A Novel Transformation of Polychlorinated Biphenyls by Rhodococcus sp. Strain RHA1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3353-8&lt;/pages&gt;&lt;volume&gt;61&lt;/volume&gt;&lt;number&gt;9&lt;/number&gt;&lt;edition&gt;1995/09/01&lt;/edition&gt;&lt;dates&gt;&lt;year&gt;1995&lt;/year&gt;&lt;pub-dates&gt;&lt;date&gt;Sep&lt;/date&gt;&lt;/pub-dates&gt;&lt;/dates&gt;&lt;isbn&gt;0099-2240 (Print)&amp;#xD;0099-2240 (Linking)&lt;/isbn&gt;&lt;accession-num&gt;16535122&lt;/accession-num&gt;&lt;urls&gt;&lt;related-urls&gt;&lt;url&gt;http://www.ncbi.nlm.nih.gov/pubmed/16535122&lt;/url&gt;&lt;/related-urls&gt;&lt;/urls&gt;&lt;custom2&gt;1388576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3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0A15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A0F94D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1A6C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hodococcus sp. JVH1 pSD5-14347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7980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0550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598B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C6ABE8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DF47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hodococcus sp. JVH1 pSD5-14352-3052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761F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58B61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0FBD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DFE74A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BFCD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eudomonas aeruginosa PA14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BF75C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663E8" w14:textId="7CB41B25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SYWhtZTwvQXV0aG9yPjxZZWFyPjE5OTU8L1llYXI+PFJl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SYWhtZTwvQXV0aG9yPjxZZWFyPjE5OTU8L1llYXI+PFJl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4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847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27225F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DB17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eudomonas fluorescens 2-7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ED03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5C217" w14:textId="5F797FAE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Thomashow&lt;/Author&gt;&lt;Year&gt;1988&lt;/Year&gt;&lt;RecNum&gt;73&lt;/RecNum&gt;&lt;DisplayText&gt;(5)&lt;/DisplayText&gt;&lt;record&gt;&lt;rec-number&gt;73&lt;/rec-number&gt;&lt;foreign-keys&gt;&lt;key app="EN" db-id="f2vv2050b5rx5eeerv3pzx97vvr5se2pptf5" timestamp="1434752287"&gt;73&lt;/key&gt;&lt;/foreign-keys&gt;&lt;ref-type name="Journal Article"&gt;17&lt;/ref-type&gt;&lt;contributors&gt;&lt;authors&gt;&lt;author&gt;Thomashow, L. S.&lt;/author&gt;&lt;author&gt;Weller, D. M.&lt;/author&gt;&lt;/authors&gt;&lt;/contributors&gt;&lt;auth-address&gt;U.S. Department of Agriculture, Root Disease and Biological Control Research Unit, Washington State University, Pullman 99164-6430.&lt;/auth-address&gt;&lt;titles&gt;&lt;title&gt;Role of a phenazine antibiotic from Pseudomonas fluorescens in biological control of Gaeumannomyces graminis var. tritici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3499-508&lt;/pages&gt;&lt;volume&gt;170&lt;/volume&gt;&lt;number&gt;8&lt;/number&gt;&lt;edition&gt;1988/08/01&lt;/edition&gt;&lt;keywords&gt;&lt;keyword&gt;Antifungal Agents/biosynthesis/*pharmacology&lt;/keyword&gt;&lt;keyword&gt;Ascomycota/*drug effects&lt;/keyword&gt;&lt;keyword&gt;DNA Transposable Elements&lt;/keyword&gt;&lt;keyword&gt;Genes, Bacterial&lt;/keyword&gt;&lt;keyword&gt;Mutation&lt;/keyword&gt;&lt;keyword&gt;Nucleic Acid Hybridization&lt;/keyword&gt;&lt;keyword&gt;Phenazines/biosynthesis/pharmacology&lt;/keyword&gt;&lt;keyword&gt;Plant Diseases&lt;/keyword&gt;&lt;keyword&gt;Pseudomonas fluorescens/*genetics&lt;/keyword&gt;&lt;/keywords&gt;&lt;dates&gt;&lt;year&gt;1988&lt;/year&gt;&lt;pub-dates&gt;&lt;date&gt;Aug&lt;/date&gt;&lt;/pub-dates&gt;&lt;/dates&gt;&lt;isbn&gt;0021-9193 (Print)&amp;#xD;0021-9193 (Linking)&lt;/isbn&gt;&lt;accession-num&gt;2841289&lt;/accession-num&gt;&lt;work-type&gt;Comparative Study&amp;#xD;Research Support, U.S. Gov&amp;apos;t, Non-P.H.S.&lt;/work-type&gt;&lt;urls&gt;&lt;related-urls&gt;&lt;url&gt;http://www.ncbi.nlm.nih.gov/pubmed/2841289&lt;/url&gt;&lt;/related-urls&gt;&lt;/urls&gt;&lt;custom2&gt;211320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5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3C17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828B96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8050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Escherichia coli DH5alph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56DC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23B4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D. Lies, Caltech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8B23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EB29BDE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D4F5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hewanella oneidensis MR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A0CA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55902" w14:textId="3152AF84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Myers&lt;/Author&gt;&lt;Year&gt;1988&lt;/Year&gt;&lt;RecNum&gt;74&lt;/RecNum&gt;&lt;DisplayText&gt;(6)&lt;/DisplayText&gt;&lt;record&gt;&lt;rec-number&gt;74&lt;/rec-number&gt;&lt;foreign-keys&gt;&lt;key app="EN" db-id="f2vv2050b5rx5eeerv3pzx97vvr5se2pptf5" timestamp="1434752330"&gt;74&lt;/key&gt;&lt;/foreign-keys&gt;&lt;ref-type name="Journal Article"&gt;17&lt;/ref-type&gt;&lt;contributors&gt;&lt;authors&gt;&lt;author&gt;Myers, C. R.&lt;/author&gt;&lt;author&gt;Nealson, K. H.&lt;/author&gt;&lt;/authors&gt;&lt;/contributors&gt;&lt;titles&gt;&lt;title&gt;Bacterial manganese reduction and growth with manganese oxide as the sole electron acceptor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19-21&lt;/pages&gt;&lt;volume&gt;240&lt;/volume&gt;&lt;number&gt;4857&lt;/number&gt;&lt;edition&gt;1988/06/03&lt;/edition&gt;&lt;dates&gt;&lt;year&gt;1988&lt;/year&gt;&lt;pub-dates&gt;&lt;date&gt;Jun 3&lt;/date&gt;&lt;/pub-dates&gt;&lt;/dates&gt;&lt;isbn&gt;0036-8075 (Print)&amp;#xD;0036-8075 (Linking)&lt;/isbn&gt;&lt;accession-num&gt;17815852&lt;/accession-num&gt;&lt;urls&gt;&lt;related-urls&gt;&lt;url&gt;http://www.ncbi.nlm.nih.gov/pubmed/17815852&lt;/url&gt;&lt;/related-urls&gt;&lt;/urls&gt;&lt;electronic-resource-num&gt;10.1126/science.240.4857.131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6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48DD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95B51F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26BE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Staphylococcus aureus MN8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2C8C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1D51" w14:textId="4F534C86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Schlievert&lt;/Author&gt;&lt;Year&gt;1983&lt;/Year&gt;&lt;RecNum&gt;75&lt;/RecNum&gt;&lt;DisplayText&gt;(7)&lt;/DisplayText&gt;&lt;record&gt;&lt;rec-number&gt;75&lt;/rec-number&gt;&lt;foreign-keys&gt;&lt;key app="EN" db-id="f2vv2050b5rx5eeerv3pzx97vvr5se2pptf5" timestamp="1434752364"&gt;75&lt;/key&gt;&lt;/foreign-keys&gt;&lt;ref-type name="Journal Article"&gt;17&lt;/ref-type&gt;&lt;contributors&gt;&lt;authors&gt;&lt;author&gt;Schlievert, P. M.&lt;/author&gt;&lt;author&gt;Blomster, D. A.&lt;/author&gt;&lt;/authors&gt;&lt;/contributors&gt;&lt;titles&gt;&lt;title&gt;Production of staphylococcal pyrogenic exotoxin type C: influence of physical and chemical factors&lt;/title&gt;&lt;secondary-title&gt;J Infect Dis&lt;/secondary-title&gt;&lt;alt-title&gt;The Journal of infectious diseases&lt;/alt-title&gt;&lt;/titles&gt;&lt;periodical&gt;&lt;full-title&gt;J Infect Dis&lt;/full-title&gt;&lt;abbr-1&gt;The Journal of infectious diseases&lt;/abbr-1&gt;&lt;/periodical&gt;&lt;alt-periodical&gt;&lt;full-title&gt;J Infect Dis&lt;/full-title&gt;&lt;abbr-1&gt;The Journal of infectious diseases&lt;/abbr-1&gt;&lt;/alt-periodical&gt;&lt;pages&gt;236-42&lt;/pages&gt;&lt;volume&gt;147&lt;/volume&gt;&lt;number&gt;2&lt;/number&gt;&lt;edition&gt;1983/02/01&lt;/edition&gt;&lt;keywords&gt;&lt;keyword&gt;Aerobiosis&lt;/keyword&gt;&lt;keyword&gt;Animals&lt;/keyword&gt;&lt;keyword&gt;Culture Media&lt;/keyword&gt;&lt;keyword&gt;Exotoxins/*metabolism&lt;/keyword&gt;&lt;keyword&gt;Glucose/pharmacology&lt;/keyword&gt;&lt;keyword&gt;Humans&lt;/keyword&gt;&lt;keyword&gt;Hydrogen-Ion Concentration&lt;/keyword&gt;&lt;keyword&gt;Rabbits&lt;/keyword&gt;&lt;keyword&gt;Shock, Septic/*microbiology&lt;/keyword&gt;&lt;keyword&gt;Staphylococcus aureus/isolation &amp;amp; purification/*metabolism&lt;/keyword&gt;&lt;keyword&gt;Temperature&lt;/keyword&gt;&lt;/keywords&gt;&lt;dates&gt;&lt;year&gt;1983&lt;/year&gt;&lt;pub-dates&gt;&lt;date&gt;Feb&lt;/date&gt;&lt;/pub-dates&gt;&lt;/dates&gt;&lt;isbn&gt;0022-1899 (Print)&amp;#xD;0022-1899 (Linking)&lt;/isbn&gt;&lt;accession-num&gt;6827140&lt;/accession-num&gt;&lt;work-type&gt;Research Support, Non-U.S. Gov&amp;apos;t&amp;#xD;Research Support, U.S. Gov&amp;apos;t, P.H.S.&lt;/work-type&gt;&lt;urls&gt;&lt;related-urls&gt;&lt;url&gt;http://www.ncbi.nlm.nih.gov/pubmed/6827140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7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772C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2838D0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5A0B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grobacterium tumefaciens NT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2864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DCI41E33</w:t>
            </w:r>
            <w:proofErr w:type="gram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66C24" w14:textId="0C617222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Db29rPC9BdXRob3I+PFllYXI+MTk5NzwvWWVhcj48UmVj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Db29rPC9BdXRob3I+PFllYXI+MTk5NzwvWWVhcj48UmVj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8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FA82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BD870C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5444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. fortuitum 6841 pJV53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9BE6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WT M. fortuitum containing the recombineering vector pJV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B128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257A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2B0596D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AC84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269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2F53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269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4E34B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0783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BCB354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3921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319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7B6E5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319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060DD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0A08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021C03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6F32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334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A0964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334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6F0FC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BB1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01EAB18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6F94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349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6252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349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B6B5B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2726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355F4F6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8798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4352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B1DD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4352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3A961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5A88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077D12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5449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4347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5DEA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4347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A84AE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0D7E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270FFA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0626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30529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C901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30529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1A24B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F774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2204AD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D3DD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224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0AC26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224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13DD7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E391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587EA604" w14:textId="77777777" w:rsidTr="008A519C">
        <w:trPr>
          <w:trHeight w:val="36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3279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6214-16204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739D4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6214-16204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4C40B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1B66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6DCAFD65" w14:textId="77777777" w:rsidTr="008A519C">
        <w:trPr>
          <w:trHeight w:val="36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3CE2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_14352-30529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995A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llele replacement of MFORT_14352-30529 with a gentamicin resistance cassette from pMQ3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FD4F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97CF2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316D0037" w14:textId="77777777" w:rsidTr="008A519C">
        <w:trPr>
          <w:trHeight w:val="36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7EF59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FORT-∆40kb::Gm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5F349" w14:textId="427E259F" w:rsidR="008A519C" w:rsidRPr="0017505D" w:rsidRDefault="008A519C" w:rsidP="006E11B7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Allele replacement of ~40kb region in ATCC6841 </w:t>
            </w:r>
            <w:r w:rsidR="006E11B7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rom genes MFORT_16204 – MFORT_14352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a gentamicin resistance cassette from pMQ30</w:t>
            </w:r>
            <w:bookmarkStart w:id="0" w:name="_GoBack"/>
            <w:bookmarkEnd w:id="0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31C14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8D5C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F57166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E132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26CF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BA588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A5621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37FA06B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3C5F6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plasmids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E461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no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46E8D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referenc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CAB3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82043B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FDA6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MQ30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B091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lasmid</w:t>
            </w:r>
            <w:proofErr w:type="gramEnd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containing gentamicin resistance cassett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8CFD7" w14:textId="61CDD1EA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TaGFua3M8L0F1dGhvcj48WWVhcj4yMDA2PC9ZZWFyPjxS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TaGFua3M8L0F1dGhvcj48WWVhcj4yMDA2PC9ZZWFyPjxS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9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A10B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0343383A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30B1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JV53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D470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ecombineering vect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99614" w14:textId="5FF1CB84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van Kessel&lt;/Author&gt;&lt;Year&gt;2007&lt;/Year&gt;&lt;RecNum&gt;28&lt;/RecNum&gt;&lt;DisplayText&gt;(10)&lt;/DisplayText&gt;&lt;record&gt;&lt;rec-number&gt;28&lt;/rec-number&gt;&lt;foreign-keys&gt;&lt;key app="EN" db-id="f2vv2050b5rx5eeerv3pzx97vvr5se2pptf5" timestamp="1430770222"&gt;28&lt;/key&gt;&lt;/foreign-keys&gt;&lt;ref-type name="Journal Article"&gt;17&lt;/ref-type&gt;&lt;contributors&gt;&lt;authors&gt;&lt;author&gt;van Kessel, J. C.&lt;/author&gt;&lt;author&gt;Hatfull, G. F.&lt;/author&gt;&lt;/authors&gt;&lt;/contributors&gt;&lt;auth-address&gt;Pittsburgh Bacteriophage Institute and Department of Biological Sciences, 376 Crawford Hall, 4249 Fifth Ave., University of Pittsburgh, Pittsburgh, Pennsylvania 15260, USA.&lt;/auth-address&gt;&lt;titles&gt;&lt;title&gt;Recombineering in Mycobacterium tuberculosi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147-52&lt;/pages&gt;&lt;volume&gt;4&lt;/volume&gt;&lt;number&gt;2&lt;/number&gt;&lt;edition&gt;2006/12/21&lt;/edition&gt;&lt;keywords&gt;&lt;keyword&gt;DNA-Binding Proteins/genetics&lt;/keyword&gt;&lt;keyword&gt;Exonucleases/genetics&lt;/keyword&gt;&lt;keyword&gt;Gene Targeting/*methods&lt;/keyword&gt;&lt;keyword&gt;Mycobacteriophages/chemistry/*genetics&lt;/keyword&gt;&lt;keyword&gt;Mycobacterium smegmatis/genetics/growth &amp;amp; development&lt;/keyword&gt;&lt;keyword&gt;Mycobacterium tuberculosis/*genetics/growth &amp;amp; development/*virology&lt;/keyword&gt;&lt;keyword&gt;*Recombination, Genetic&lt;/keyword&gt;&lt;keyword&gt;Transformation, Genetic&lt;/keyword&gt;&lt;keyword&gt;Viral Proteins/genetics&lt;/keyword&gt;&lt;/keywords&gt;&lt;dates&gt;&lt;year&gt;2007&lt;/year&gt;&lt;pub-dates&gt;&lt;date&gt;Feb&lt;/date&gt;&lt;/pub-dates&gt;&lt;/dates&gt;&lt;isbn&gt;1548-7091 (Print)&amp;#xD;1548-7091 (Linking)&lt;/isbn&gt;&lt;accession-num&gt;17179933&lt;/accession-num&gt;&lt;work-type&gt;Research Support, N.I.H., Extramural&lt;/work-type&gt;&lt;urls&gt;&lt;related-urls&gt;&lt;url&gt;http://www.ncbi.nlm.nih.gov/pubmed/17179933&lt;/url&gt;&lt;/related-urls&gt;&lt;/urls&gt;&lt;electronic-resource-num&gt;10.1038/nmeth996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10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F5740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7FA9F69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0B3D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0A78A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omplementation vect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80E7B" w14:textId="651AE85D" w:rsidR="008A519C" w:rsidRPr="0017505D" w:rsidRDefault="00E66515" w:rsidP="00E66515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EYXNHdXB0YTwvQXV0aG9yPjxZZWFyPjE5OTg8L1llYXI+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EYXNHdXB0YTwvQXV0aG9yPjxZZWFyPjE5OTg8L1llYXI+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11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06B1C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E818D8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72FB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-16269-16264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E665C" w14:textId="6D7C3B25" w:rsidR="008A519C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s encoding MFORT_16269 and 16264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999F5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313B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4F0A94B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7AB8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-1631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0C187" w14:textId="5EB29A43" w:rsidR="008A519C" w:rsidRPr="0017505D" w:rsidRDefault="006D486B" w:rsidP="006D486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 encoding MFORT_16319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D4C54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62F1E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8A519C" w:rsidRPr="0017505D" w14:paraId="2859238A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5CBD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-16334-1633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AAF34" w14:textId="5D574F8C" w:rsidR="008A519C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s encoding MFORT_16334 and 16339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030FD" w14:textId="77777777" w:rsidR="008A519C" w:rsidRPr="0017505D" w:rsidRDefault="008A519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1E3F" w14:textId="77777777" w:rsidR="008A519C" w:rsidRPr="0017505D" w:rsidRDefault="008A519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381B138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5380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634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25429" w14:textId="41ADC23B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 encoding MFORT_16349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35B9E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EBB7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21DC94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A1F6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4347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48791" w14:textId="125D9DE3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 encoding MFORT_16347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19FE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FD2F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10ACCF5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06A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-14352-30529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6E088F" w14:textId="52659669" w:rsidR="006D486B" w:rsidRPr="0017505D" w:rsidRDefault="006D486B" w:rsidP="006D486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D5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with the genes encoding MFORT_14352, 14347 and 30529 placed into the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and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site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B270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his stud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4D93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F1C69B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B32B1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49454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B4729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5D86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AD1DCC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FAFED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Primers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CDDE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sequ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D9B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ut sit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1D91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notes</w:t>
            </w:r>
          </w:p>
        </w:tc>
      </w:tr>
      <w:tr w:rsidR="006D486B" w:rsidRPr="0017505D" w14:paraId="4F8CCAB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FE2E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ent-F-</w:t>
            </w: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</w:t>
            </w:r>
            <w:proofErr w:type="spellEnd"/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0E0F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TTCGTAAACTGTAATGCAAGTAGC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2E874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6EA1" w14:textId="2C7AB1B3" w:rsidR="006D486B" w:rsidRPr="0017505D" w:rsidRDefault="00EE1BD5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Only used for MFORT_16334 mutant</w:t>
            </w:r>
          </w:p>
        </w:tc>
      </w:tr>
      <w:tr w:rsidR="006D486B" w:rsidRPr="0017505D" w14:paraId="37E4EFBD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9991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ent-F2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839DB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TAAATACATTCAAATATGTATCCGCTCATGA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6477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FC0A" w14:textId="79FFE016" w:rsidR="006D486B" w:rsidRPr="0017505D" w:rsidRDefault="00EE1BD5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all other mutants</w:t>
            </w:r>
          </w:p>
        </w:tc>
      </w:tr>
      <w:tr w:rsidR="006D486B" w:rsidRPr="0017505D" w14:paraId="24C1103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DF2E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ent-R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CB8E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TT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AGGTGGCGGTACTTGGGTCGATATCAAA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E2ABE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A9709" w14:textId="7553943F" w:rsidR="006D486B" w:rsidRPr="0017505D" w:rsidRDefault="00EE1BD5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all mutants</w:t>
            </w:r>
          </w:p>
        </w:tc>
      </w:tr>
      <w:tr w:rsidR="006D486B" w:rsidRPr="0017505D" w14:paraId="48A9E64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963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AE1C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GACGCCGGCGAGCTCCGCCAAGGC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527D3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5A5E3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BB6133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52D7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DA34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GATGCGGGCCGAACCGCCGAATCGCC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E3A28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D611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0344521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C9C1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CD20A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CATCGATGCCCCGGTCGGCCTGACCCG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AA200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5B31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3D6E0CE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D58C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394C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CAAGGTGGTGTGGGCCAGGTGAACT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F4F9E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123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080CDAC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7C8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2E9B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TCGAAGAATGCCAATCGCGACCGCCG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DAEF4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DC8C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20B4B2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E59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3031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ATTTACCTTCCCGGCCCGCCCGCGTCA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A6CC9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364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7EE0C0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E559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36F79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GCACCGAAGCCGTCTTCGCCGACGG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6603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5BC1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DA2A0A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07FE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7711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AGCCCGCCCCCGAGGATCACCACGG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A9E0E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E4DF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FA2010A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9F3E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34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F62B4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CGACCCGGCCGTCGATCTGCGCTCG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A4F2F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C95F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BB27A1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ED471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34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8DDE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TT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CCCTTCAGTTCACATTCGAGGACTGT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59B24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DA513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D07C3E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2499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lastRenderedPageBreak/>
              <w:t>16334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E67D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GTCGGAGAGATGGTGCAACCCAC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2AD93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9ADA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4ECCE8D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0FE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34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3ACD1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CGATCTTGAAGCCCGTGTCCACCACCCG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9D732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16A02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E5300F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CF2C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AAA4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TCTACCGGCAGCCCCTGGCGCTG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3A53B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6CC2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64BDD3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89C7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70C1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ATGATCCTTCGGGAGCGCTGTGGG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7DB86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D5F3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12FBCA9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32F9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6C50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ACCACGATGGAATCCGCGACACAGCC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13DFE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DF5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34FA2B7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7254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DA6EE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GGGCTCCTCCCCGTACGAGATACGT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9AA49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6AAB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0A17BC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232D4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52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04BB8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TGTTCGCCTCCAACAGGGCGATCT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AA240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F4F4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B11162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6A6D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52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A366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GTGCCTCCCGCTACGGCAAAT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5FA24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A000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2447BC7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B42FD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52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5AA91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GACGGCGGGCGCGACGTTCA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D6188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3649E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9B821D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519F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52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2B7B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GCATGTACCCGGTGACGCCCACG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E689A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FD19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71EB181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7E1D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A0DF8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GAAACCGGCGATTATCGGTGGCGTCGT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C5518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9811D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1EC7299A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7189E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485A83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AGTTCCGCCGACTGAACGTCGCGCCCGCCGTC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529C2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CCF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7621C03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3B4D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C6E6D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TCCGTTGTTTCTGAGCACTATCCG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4FD6D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B106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15FFBB1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2A84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6B03D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GAGCCTGGTGACGGCCTCGGCATC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40D66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B17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3FCBA3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8269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0529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C1C4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GTCGACGCGCTGCTCACCCAGT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6CCCD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BC6F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467300E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F8FB7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0529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935E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GAACCTCCCGGAAACCTCG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49669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B1149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AB5B64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565A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0529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A383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GCGCGACAAAGCCGGTCCTGGGCG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BBA26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11CA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77B03B6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F43D8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0529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AA53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CAGGGAGCTGAGCGGACCGGGGAT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FF59B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E2CF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1BDCECFC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49ED0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24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AD5FB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AGCGCGACACGGTGCCCATGAAGTT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DB445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964CE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67ED2FBD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C313A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24-us-R-Xba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941F6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TCTAG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CGTCTCCTCCAATGGTGGTG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41D36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165DB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0271CA2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D53C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24-ds-F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4EE82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GCGGCCGC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CAACTATCTCGGCGCGATCCCGGG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EE7EB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3CB0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6D486B" w:rsidRPr="0017505D" w14:paraId="52D520A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418FF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24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1FD3A5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GCATCGCCGACATCGCCGAAGCGGCCG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725BA" w14:textId="77777777" w:rsidR="006D486B" w:rsidRPr="0017505D" w:rsidRDefault="006D486B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20AC" w14:textId="77777777" w:rsidR="006D486B" w:rsidRPr="0017505D" w:rsidRDefault="006D486B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027CBC" w:rsidRPr="0017505D" w14:paraId="5276E86B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19887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wd.Gent.hom50.6841Mfor</w:t>
            </w:r>
            <w:proofErr w:type="gramEnd"/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555D4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GCTATCGCAAGTCAACTTGCGATAGAAGGTGGGAAGGTCTAAATACATTCAAATAT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8CF74" w14:textId="194A675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B5A61" w14:textId="480E2702" w:rsidR="00027CBC" w:rsidRPr="0017505D" w:rsidRDefault="00027CBC" w:rsidP="00921874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</w:t>
            </w:r>
            <w:r w:rsidR="0092187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– PCR stitched </w:t>
            </w:r>
          </w:p>
        </w:tc>
      </w:tr>
      <w:tr w:rsidR="00027CBC" w:rsidRPr="0017505D" w14:paraId="02996449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F3F0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ev.Gent.hom50.6841Mfo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E156B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CGTCAAGTGTTGACGGTCGACCGGTTCCGCAAGCTGGTTTAGGTGGCGGTACTTG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98C25" w14:textId="566B3172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2281A" w14:textId="7038671A" w:rsidR="00027CBC" w:rsidRPr="0017505D" w:rsidRDefault="00921874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 – PCR stitched</w:t>
            </w:r>
          </w:p>
        </w:tc>
      </w:tr>
      <w:tr w:rsidR="00027CBC" w:rsidRPr="0017505D" w14:paraId="10845F8E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8FB4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p.Gen.fusion.6841Mfo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D3D9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TGAGCGGATACATATTTGAATGTATTTAGACCTTCCCACCTTCTATCGCAAGTTGACT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1D148" w14:textId="6954CF22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68CCC" w14:textId="08DD619C" w:rsidR="00027CBC" w:rsidRPr="0017505D" w:rsidRDefault="00921874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 – PCR stitched</w:t>
            </w:r>
          </w:p>
        </w:tc>
      </w:tr>
      <w:tr w:rsidR="00027CBC" w:rsidRPr="0017505D" w14:paraId="7CA7587F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27E36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dn.Gen.fusion.6841Mfo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0BD3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ATCGACCCAAGTACCGCCACCTAAACCAGCTTGCGGAACCGGTCGACCGTCAACACTT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82B38" w14:textId="759B3AB1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ED252" w14:textId="19C47743" w:rsidR="00027CBC" w:rsidRPr="0017505D" w:rsidRDefault="00921874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 – PCR stitched</w:t>
            </w:r>
          </w:p>
        </w:tc>
      </w:tr>
      <w:tr w:rsidR="00027CBC" w:rsidRPr="0017505D" w14:paraId="5CA6FB70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EFA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pFwd2.Mf6841.16204-14Loss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7D81E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AGAATTCGCGCCGGGCGGCCTCGACT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BACE90" w14:textId="5F27955B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35816" w14:textId="62D598E1" w:rsidR="00027CBC" w:rsidRPr="0017505D" w:rsidRDefault="00921874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 – PCR stitched</w:t>
            </w:r>
          </w:p>
        </w:tc>
      </w:tr>
      <w:tr w:rsidR="00027CBC" w:rsidRPr="0017505D" w14:paraId="6A670923" w14:textId="77777777" w:rsidTr="003B7583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8E16A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DnRev2.Mf6841.16204-14Loss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C5E4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GTTCGCTCCAGTCCAGTGGGCAC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A6BB0" w14:textId="0C99A40C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ne</w:t>
            </w:r>
            <w:proofErr w:type="gram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3639" w14:textId="1BB5F3F1" w:rsidR="00027CBC" w:rsidRPr="0017505D" w:rsidRDefault="00921874" w:rsidP="00027CBC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04-16214 mutant primers – PCR stitched</w:t>
            </w:r>
          </w:p>
        </w:tc>
      </w:tr>
      <w:tr w:rsidR="00027CBC" w:rsidRPr="0017505D" w14:paraId="2EE7206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67B27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40kb region-us-F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3F4F2C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CCGTGTGAGTTAGGTAACCCTTA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D3A2E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DBF77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027CBC" w:rsidRPr="0017505D" w14:paraId="42E35551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215A8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40kb region-us-R-Not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5C7D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TTGCGGCCGCGACGACCGTATATCCCTGATCTCTA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1509C" w14:textId="78D519FC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o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E5D0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027CBC" w:rsidRPr="0017505D" w14:paraId="256CE4E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CEFBA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40kb region-ds-F-</w:t>
            </w:r>
            <w:proofErr w:type="spell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</w:t>
            </w:r>
            <w:proofErr w:type="spellEnd"/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56A3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TCTAGAAAGTGCCTCCCGCTACGGCAAATCATT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9A4CA" w14:textId="2252C02D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ba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3B25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027CBC" w:rsidRPr="0017505D" w14:paraId="02C1D6F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762F0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40kb region-ds-R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B8149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GCGGTGAAACTCCGCCAACATGT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B76CF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999E6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027CBC" w:rsidRPr="0017505D" w14:paraId="09DD923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05D0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T6RpoA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CCDB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GTTCGTACAACTGCCTCA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C30CE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9347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034F696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F268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T6RpoA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B65ED0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GTGTCATCCAGGTCGTA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033DE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2B17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3214D69A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AF387" w14:textId="7328DB9A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7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D3F7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ATCGTCAACTGGAACTG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966CC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93F0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1A50ADD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9AC9B" w14:textId="4C085934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7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DFAE4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ACTGCCAGTCCGTGTC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D5F7C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510C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73DF855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A7A10" w14:textId="463D6CD1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9779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GGACGTGATCCGTTGTACC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D3258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1420C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73B127B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C847F" w14:textId="1E117EE9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3E70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GCGCGAAATGGACTTTAC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40C02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6F3C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5B78AAA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D65EE" w14:textId="14268FDA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6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C3C32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CAGATTTCCGCATCGTTC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E10D2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82D2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3C28842D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783B6" w14:textId="31D68080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6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4BC0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GACTCGGTCGTCATGAA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F1DE2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A34C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2E8A4A6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374CE" w14:textId="35897B43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9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85077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CGACAAGCTGCTGTACGT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C00D3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87917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46592DF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7CEF" w14:textId="222049DF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689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687B0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CGAGTTCCATCCTCACCT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01A84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620E7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0962C7E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418DE" w14:textId="18EEB742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267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7ADDD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TATCACCAGCTGACCAC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CFE68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C74E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654A1939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C27E9" w14:textId="287EE435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1267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3EF8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CCAGCTCGATGGTCTT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A1997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48B1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305EBE9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68E60" w14:textId="3374B428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207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1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0DD9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GCGAAAGTACGTGGCTGA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15566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613B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2C16DA33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1F39B" w14:textId="186EFB5A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RT20730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-2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B51D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GAAGGTGAACGGGAAGT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02283" w14:textId="77777777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8E14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used for qRT-PCR</w:t>
            </w:r>
          </w:p>
        </w:tc>
      </w:tr>
      <w:tr w:rsidR="00027CBC" w:rsidRPr="0017505D" w14:paraId="3FEDD864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DB0F8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64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AD6CA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CCCGATATCGGAGTTTCTCCGTACCGCCG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EBBCE" w14:textId="5BA339EA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79F0E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</w:t>
            </w:r>
            <w:proofErr w:type="gramEnd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expression on pSD5</w:t>
            </w:r>
          </w:p>
        </w:tc>
      </w:tr>
      <w:tr w:rsidR="00027CBC" w:rsidRPr="0017505D" w14:paraId="107E7DC0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35B5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269-63-Pst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248289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TT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CAAGAAGATCCCCAGGTTCGCCGTCAA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07865" w14:textId="1FF1AF5C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77E20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gramStart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</w:t>
            </w:r>
            <w:proofErr w:type="gramEnd"/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 expression on pSD5</w:t>
            </w:r>
          </w:p>
        </w:tc>
      </w:tr>
      <w:tr w:rsidR="00027CBC" w:rsidRPr="0017505D" w14:paraId="3CAA9B5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AE658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F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3B5A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TGAAGTTGTCGCACTGGGCTAT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BBE66" w14:textId="5DA9F012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431E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5D18294B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65C8D" w14:textId="7102057C" w:rsidR="00027CBC" w:rsidRPr="0017505D" w:rsidRDefault="00027CBC" w:rsidP="006D486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19-R-Pst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98869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GTCACGGTGATGCCCCCACAAA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2C8EE" w14:textId="5B6BD64D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359C8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2E142B9F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01B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34-39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F3FF8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ACCCGATATCGGAGTTTCTCCGTACCGCCG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5BDF3" w14:textId="23950470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4EE3C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319AE16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A3299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34-39-Pst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40E7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TTT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CAAGAAGATCCCCAGGTTCGCCGTCAACAAGGT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CDBBA" w14:textId="26D7F32A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6543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216102E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5470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F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32DB0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CTGTAGTCACCCAATTGAGTTAT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C97BA" w14:textId="1E2A9826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5656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035F0D07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93EF2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6349-R-Pst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09A6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CACCATCCTCATCAATCCGTCATGACCCC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FA4F3" w14:textId="631BA286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7E814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5752ADD6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37D2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52-F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49F5F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CAGGAAAAACGAAACCGGCGATTATC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302DC" w14:textId="60597BDA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9BCB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3C7FBF58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3C495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0529-R-Pst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F959CD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GAATCCGGGTGGGCGCCGAAAACCACC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6E6DC" w14:textId="63F142DF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37A8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1E34C982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C5EF3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F-Nde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34ACC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ATAT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GTCGGTGGCGGGCTGGCTCTCGGCGCGG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948A0" w14:textId="1EF7C319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de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1E22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  <w:tr w:rsidR="00027CBC" w:rsidRPr="0017505D" w14:paraId="170EDCB5" w14:textId="77777777" w:rsidTr="008A519C">
        <w:trPr>
          <w:trHeight w:val="200"/>
        </w:trPr>
        <w:tc>
          <w:tcPr>
            <w:tcW w:w="2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33AD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4347-R-PstI</w:t>
            </w:r>
          </w:p>
        </w:tc>
        <w:tc>
          <w:tcPr>
            <w:tcW w:w="5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465C6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AAA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  <w:u w:val="single"/>
              </w:rPr>
              <w:t>CTGCAG</w:t>
            </w: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TCACTCCTGGGCGACCGGGTGGTTGCTCCGG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154D1" w14:textId="220447FD" w:rsidR="00027CBC" w:rsidRPr="0017505D" w:rsidRDefault="00027CBC" w:rsidP="00B426BB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st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FA161" w14:textId="77777777" w:rsidR="00027CBC" w:rsidRPr="0017505D" w:rsidRDefault="00027CBC" w:rsidP="00B426BB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17505D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or expression on pSD5</w:t>
            </w:r>
          </w:p>
        </w:tc>
      </w:tr>
    </w:tbl>
    <w:p w14:paraId="3035D6C2" w14:textId="77777777" w:rsidR="008A519C" w:rsidRDefault="008A519C" w:rsidP="008A519C">
      <w:pPr>
        <w:rPr>
          <w:rFonts w:ascii="Arial" w:hAnsi="Arial" w:cs="Arial"/>
          <w:sz w:val="20"/>
          <w:szCs w:val="20"/>
        </w:rPr>
      </w:pPr>
    </w:p>
    <w:p w14:paraId="198D05DA" w14:textId="77777777" w:rsidR="00B426BB" w:rsidRDefault="00B426BB" w:rsidP="008A519C">
      <w:pPr>
        <w:jc w:val="center"/>
        <w:rPr>
          <w:rFonts w:ascii="Arial" w:hAnsi="Arial" w:cs="Arial"/>
          <w:b/>
          <w:sz w:val="20"/>
          <w:szCs w:val="20"/>
        </w:rPr>
      </w:pPr>
    </w:p>
    <w:p w14:paraId="52262D59" w14:textId="77777777" w:rsidR="00B426BB" w:rsidRDefault="00B426BB" w:rsidP="008A519C">
      <w:pPr>
        <w:jc w:val="center"/>
        <w:rPr>
          <w:rFonts w:ascii="Arial" w:hAnsi="Arial" w:cs="Arial"/>
          <w:b/>
          <w:sz w:val="20"/>
          <w:szCs w:val="20"/>
        </w:rPr>
      </w:pPr>
    </w:p>
    <w:p w14:paraId="1DA68F2B" w14:textId="77777777" w:rsidR="00B426BB" w:rsidRDefault="00B426BB" w:rsidP="008A519C">
      <w:pPr>
        <w:jc w:val="center"/>
        <w:rPr>
          <w:rFonts w:ascii="Arial" w:hAnsi="Arial" w:cs="Arial"/>
          <w:b/>
          <w:sz w:val="20"/>
          <w:szCs w:val="20"/>
        </w:rPr>
      </w:pPr>
    </w:p>
    <w:p w14:paraId="19CF2450" w14:textId="77777777" w:rsidR="00B426BB" w:rsidRDefault="00B426BB" w:rsidP="008A519C">
      <w:pPr>
        <w:jc w:val="center"/>
        <w:rPr>
          <w:rFonts w:ascii="Arial" w:hAnsi="Arial" w:cs="Arial"/>
          <w:b/>
          <w:sz w:val="20"/>
          <w:szCs w:val="20"/>
        </w:rPr>
      </w:pPr>
    </w:p>
    <w:p w14:paraId="3AB0D3AD" w14:textId="77777777" w:rsidR="00B426BB" w:rsidRDefault="00B426BB" w:rsidP="008A519C">
      <w:pPr>
        <w:jc w:val="center"/>
        <w:rPr>
          <w:rFonts w:ascii="Arial" w:hAnsi="Arial" w:cs="Arial"/>
          <w:b/>
          <w:sz w:val="20"/>
          <w:szCs w:val="20"/>
        </w:rPr>
      </w:pPr>
    </w:p>
    <w:p w14:paraId="2F6D335F" w14:textId="500B45EA" w:rsidR="00B426BB" w:rsidRDefault="008A519C" w:rsidP="00E71546">
      <w:pPr>
        <w:jc w:val="center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FERENCES</w:t>
      </w:r>
    </w:p>
    <w:p w14:paraId="5B860AE8" w14:textId="77777777" w:rsidR="00E71546" w:rsidRPr="00E71546" w:rsidRDefault="00E71546" w:rsidP="00E71546">
      <w:pPr>
        <w:jc w:val="center"/>
        <w:rPr>
          <w:rFonts w:ascii="Arial" w:hAnsi="Arial" w:cs="Arial"/>
          <w:b/>
          <w:sz w:val="20"/>
          <w:szCs w:val="20"/>
        </w:rPr>
      </w:pPr>
    </w:p>
    <w:p w14:paraId="0FA6A5DF" w14:textId="34F45307" w:rsidR="00E66515" w:rsidRPr="00E71546" w:rsidRDefault="00B426BB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sz w:val="20"/>
          <w:szCs w:val="20"/>
        </w:rPr>
        <w:fldChar w:fldCharType="begin"/>
      </w:r>
      <w:r w:rsidRPr="00E71546">
        <w:rPr>
          <w:rFonts w:ascii="Arial" w:hAnsi="Arial" w:cs="Arial"/>
          <w:sz w:val="20"/>
          <w:szCs w:val="20"/>
        </w:rPr>
        <w:instrText xml:space="preserve"> ADDIN EN.REFLIST </w:instrText>
      </w:r>
      <w:r w:rsidRPr="00E71546">
        <w:rPr>
          <w:rFonts w:ascii="Arial" w:hAnsi="Arial" w:cs="Arial"/>
          <w:sz w:val="20"/>
          <w:szCs w:val="20"/>
        </w:rPr>
        <w:fldChar w:fldCharType="separate"/>
      </w:r>
      <w:r w:rsidR="00E66515" w:rsidRPr="00E71546">
        <w:rPr>
          <w:rFonts w:ascii="Arial" w:hAnsi="Arial" w:cs="Arial"/>
          <w:noProof/>
          <w:sz w:val="20"/>
          <w:szCs w:val="20"/>
        </w:rPr>
        <w:t>1.</w:t>
      </w:r>
      <w:r w:rsidR="00E66515" w:rsidRPr="00E71546">
        <w:rPr>
          <w:rFonts w:ascii="Arial" w:hAnsi="Arial" w:cs="Arial"/>
          <w:noProof/>
          <w:sz w:val="20"/>
          <w:szCs w:val="20"/>
        </w:rPr>
        <w:tab/>
      </w:r>
      <w:r w:rsidR="00E66515" w:rsidRPr="00E71546">
        <w:rPr>
          <w:rFonts w:ascii="Arial" w:hAnsi="Arial" w:cs="Arial"/>
          <w:b/>
          <w:noProof/>
          <w:sz w:val="20"/>
          <w:szCs w:val="20"/>
        </w:rPr>
        <w:t>Snapper, S. B., R. E. Melton, S. Mustafa, T. Kieser, and W. R. Jacobs, Jr.</w:t>
      </w:r>
      <w:r w:rsidR="00E66515" w:rsidRPr="00E71546">
        <w:rPr>
          <w:rFonts w:ascii="Arial" w:hAnsi="Arial" w:cs="Arial"/>
          <w:noProof/>
          <w:sz w:val="20"/>
          <w:szCs w:val="20"/>
        </w:rPr>
        <w:t xml:space="preserve"> 1990. Isolation and characterization of efficient plasmid transformation mutants of </w:t>
      </w:r>
      <w:r w:rsidR="00E66515" w:rsidRPr="00E71546">
        <w:rPr>
          <w:rFonts w:ascii="Arial" w:hAnsi="Arial" w:cs="Arial"/>
          <w:i/>
          <w:noProof/>
          <w:sz w:val="20"/>
          <w:szCs w:val="20"/>
        </w:rPr>
        <w:t>Mycobacterium smegmatis</w:t>
      </w:r>
      <w:r w:rsidR="00E66515" w:rsidRPr="00E71546">
        <w:rPr>
          <w:rFonts w:ascii="Arial" w:hAnsi="Arial" w:cs="Arial"/>
          <w:noProof/>
          <w:sz w:val="20"/>
          <w:szCs w:val="20"/>
        </w:rPr>
        <w:t>. Mol</w:t>
      </w:r>
      <w:r w:rsidR="00E71546">
        <w:rPr>
          <w:rFonts w:ascii="Arial" w:hAnsi="Arial" w:cs="Arial"/>
          <w:noProof/>
          <w:sz w:val="20"/>
          <w:szCs w:val="20"/>
        </w:rPr>
        <w:t>. Microbiol.</w:t>
      </w:r>
      <w:r w:rsidR="00E66515" w:rsidRPr="00E71546">
        <w:rPr>
          <w:rFonts w:ascii="Arial" w:hAnsi="Arial" w:cs="Arial"/>
          <w:noProof/>
          <w:sz w:val="20"/>
          <w:szCs w:val="20"/>
        </w:rPr>
        <w:t xml:space="preserve"> </w:t>
      </w:r>
      <w:r w:rsidR="00E66515" w:rsidRPr="00E71546">
        <w:rPr>
          <w:rFonts w:ascii="Arial" w:hAnsi="Arial" w:cs="Arial"/>
          <w:b/>
          <w:noProof/>
          <w:sz w:val="20"/>
          <w:szCs w:val="20"/>
        </w:rPr>
        <w:t>4:</w:t>
      </w:r>
      <w:r w:rsidR="00E66515" w:rsidRPr="00E71546">
        <w:rPr>
          <w:rFonts w:ascii="Arial" w:hAnsi="Arial" w:cs="Arial"/>
          <w:noProof/>
          <w:sz w:val="20"/>
          <w:szCs w:val="20"/>
        </w:rPr>
        <w:t>1911-1919.</w:t>
      </w:r>
    </w:p>
    <w:p w14:paraId="4872B809" w14:textId="517492C0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2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Van Hamme, J. D., P. M. Fedorak, J. M. Foght, M. R. Gray, and H. D. Dettman.</w:t>
      </w:r>
      <w:r w:rsidRPr="00E71546">
        <w:rPr>
          <w:rFonts w:ascii="Arial" w:hAnsi="Arial" w:cs="Arial"/>
          <w:noProof/>
          <w:sz w:val="20"/>
          <w:szCs w:val="20"/>
        </w:rPr>
        <w:t xml:space="preserve"> 2004. Use of a novel fluorinated organosulfur compound to isolate bacteria capable of carbon-sulfur bond cleavage. Appl</w:t>
      </w:r>
      <w:r w:rsidR="00E71546">
        <w:rPr>
          <w:rFonts w:ascii="Arial" w:hAnsi="Arial" w:cs="Arial"/>
          <w:noProof/>
          <w:sz w:val="20"/>
          <w:szCs w:val="20"/>
        </w:rPr>
        <w:t>. Environ. Microbiol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70:</w:t>
      </w:r>
      <w:r w:rsidRPr="00E71546">
        <w:rPr>
          <w:rFonts w:ascii="Arial" w:hAnsi="Arial" w:cs="Arial"/>
          <w:noProof/>
          <w:sz w:val="20"/>
          <w:szCs w:val="20"/>
        </w:rPr>
        <w:t>1487-1493.</w:t>
      </w:r>
    </w:p>
    <w:p w14:paraId="0D5671E4" w14:textId="48A4EBDA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3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Seto, M., K. Kimbara, M. Shimura, T. Hatta, M. Fukuda, and K. Yano.</w:t>
      </w:r>
      <w:r w:rsidRPr="00E71546">
        <w:rPr>
          <w:rFonts w:ascii="Arial" w:hAnsi="Arial" w:cs="Arial"/>
          <w:noProof/>
          <w:sz w:val="20"/>
          <w:szCs w:val="20"/>
        </w:rPr>
        <w:t xml:space="preserve"> 1995. A Novel Transformation of Polychlorinated Biphenyls by </w:t>
      </w:r>
      <w:r w:rsidRPr="00E71546">
        <w:rPr>
          <w:rFonts w:ascii="Arial" w:hAnsi="Arial" w:cs="Arial"/>
          <w:i/>
          <w:noProof/>
          <w:sz w:val="20"/>
          <w:szCs w:val="20"/>
        </w:rPr>
        <w:t>Rhodococcus</w:t>
      </w:r>
      <w:r w:rsidRPr="00E71546">
        <w:rPr>
          <w:rFonts w:ascii="Arial" w:hAnsi="Arial" w:cs="Arial"/>
          <w:noProof/>
          <w:sz w:val="20"/>
          <w:szCs w:val="20"/>
        </w:rPr>
        <w:t xml:space="preserve"> sp. Strain RHA1. </w:t>
      </w:r>
      <w:r w:rsidR="00E71546" w:rsidRPr="00E71546">
        <w:rPr>
          <w:rFonts w:ascii="Arial" w:hAnsi="Arial" w:cs="Arial"/>
          <w:noProof/>
          <w:sz w:val="20"/>
          <w:szCs w:val="20"/>
        </w:rPr>
        <w:t>Appl</w:t>
      </w:r>
      <w:r w:rsidR="00E71546">
        <w:rPr>
          <w:rFonts w:ascii="Arial" w:hAnsi="Arial" w:cs="Arial"/>
          <w:noProof/>
          <w:sz w:val="20"/>
          <w:szCs w:val="20"/>
        </w:rPr>
        <w:t>. Environ. Microbiol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61:</w:t>
      </w:r>
      <w:r w:rsidRPr="00E71546">
        <w:rPr>
          <w:rFonts w:ascii="Arial" w:hAnsi="Arial" w:cs="Arial"/>
          <w:noProof/>
          <w:sz w:val="20"/>
          <w:szCs w:val="20"/>
        </w:rPr>
        <w:t>3353-3358.</w:t>
      </w:r>
    </w:p>
    <w:p w14:paraId="74D50E37" w14:textId="77777777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4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Rahme, L. G., E. J. Stevens, S. F. Wolfort, J. Shao, R. G. Tompkins, and F. M. Ausubel.</w:t>
      </w:r>
      <w:r w:rsidRPr="00E71546">
        <w:rPr>
          <w:rFonts w:ascii="Arial" w:hAnsi="Arial" w:cs="Arial"/>
          <w:noProof/>
          <w:sz w:val="20"/>
          <w:szCs w:val="20"/>
        </w:rPr>
        <w:t xml:space="preserve"> 1995. Common virulence factors for bacterial pathogenicity in plants and animals. Science </w:t>
      </w:r>
      <w:r w:rsidRPr="00E71546">
        <w:rPr>
          <w:rFonts w:ascii="Arial" w:hAnsi="Arial" w:cs="Arial"/>
          <w:b/>
          <w:noProof/>
          <w:sz w:val="20"/>
          <w:szCs w:val="20"/>
        </w:rPr>
        <w:t>268:</w:t>
      </w:r>
      <w:r w:rsidRPr="00E71546">
        <w:rPr>
          <w:rFonts w:ascii="Arial" w:hAnsi="Arial" w:cs="Arial"/>
          <w:noProof/>
          <w:sz w:val="20"/>
          <w:szCs w:val="20"/>
        </w:rPr>
        <w:t>1899-1902.</w:t>
      </w:r>
    </w:p>
    <w:p w14:paraId="03308326" w14:textId="5D8C78C4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5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Thomashow, L. S., and D. M. Weller.</w:t>
      </w:r>
      <w:r w:rsidRPr="00E71546">
        <w:rPr>
          <w:rFonts w:ascii="Arial" w:hAnsi="Arial" w:cs="Arial"/>
          <w:noProof/>
          <w:sz w:val="20"/>
          <w:szCs w:val="20"/>
        </w:rPr>
        <w:t xml:space="preserve"> 1988. Role of a phenazine antibiotic from </w:t>
      </w:r>
      <w:r w:rsidRPr="00E71546">
        <w:rPr>
          <w:rFonts w:ascii="Arial" w:hAnsi="Arial" w:cs="Arial"/>
          <w:i/>
          <w:noProof/>
          <w:sz w:val="20"/>
          <w:szCs w:val="20"/>
        </w:rPr>
        <w:t>Pseudomonas fluorescens</w:t>
      </w:r>
      <w:r w:rsidRPr="00E71546">
        <w:rPr>
          <w:rFonts w:ascii="Arial" w:hAnsi="Arial" w:cs="Arial"/>
          <w:noProof/>
          <w:sz w:val="20"/>
          <w:szCs w:val="20"/>
        </w:rPr>
        <w:t xml:space="preserve"> in biological control of </w:t>
      </w:r>
      <w:r w:rsidRPr="00E71546">
        <w:rPr>
          <w:rFonts w:ascii="Arial" w:hAnsi="Arial" w:cs="Arial"/>
          <w:i/>
          <w:noProof/>
          <w:sz w:val="20"/>
          <w:szCs w:val="20"/>
        </w:rPr>
        <w:t>Gaeumannomyces graminis</w:t>
      </w:r>
      <w:r w:rsidRPr="00E71546">
        <w:rPr>
          <w:rFonts w:ascii="Arial" w:hAnsi="Arial" w:cs="Arial"/>
          <w:noProof/>
          <w:sz w:val="20"/>
          <w:szCs w:val="20"/>
        </w:rPr>
        <w:t xml:space="preserve"> var. tritici. J</w:t>
      </w:r>
      <w:r w:rsidR="00E71546">
        <w:rPr>
          <w:rFonts w:ascii="Arial" w:hAnsi="Arial" w:cs="Arial"/>
          <w:noProof/>
          <w:sz w:val="20"/>
          <w:szCs w:val="20"/>
        </w:rPr>
        <w:t>. Bacteriol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170:</w:t>
      </w:r>
      <w:r w:rsidRPr="00E71546">
        <w:rPr>
          <w:rFonts w:ascii="Arial" w:hAnsi="Arial" w:cs="Arial"/>
          <w:noProof/>
          <w:sz w:val="20"/>
          <w:szCs w:val="20"/>
        </w:rPr>
        <w:t>3499-3508.</w:t>
      </w:r>
    </w:p>
    <w:p w14:paraId="38927EDA" w14:textId="77777777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6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Myers, C. R., and K. H. Nealson.</w:t>
      </w:r>
      <w:r w:rsidRPr="00E71546">
        <w:rPr>
          <w:rFonts w:ascii="Arial" w:hAnsi="Arial" w:cs="Arial"/>
          <w:noProof/>
          <w:sz w:val="20"/>
          <w:szCs w:val="20"/>
        </w:rPr>
        <w:t xml:space="preserve"> 1988. Bacterial manganese reduction and growth with manganese oxide as the sole electron acceptor. Science </w:t>
      </w:r>
      <w:r w:rsidRPr="00E71546">
        <w:rPr>
          <w:rFonts w:ascii="Arial" w:hAnsi="Arial" w:cs="Arial"/>
          <w:b/>
          <w:noProof/>
          <w:sz w:val="20"/>
          <w:szCs w:val="20"/>
        </w:rPr>
        <w:t>240:</w:t>
      </w:r>
      <w:r w:rsidRPr="00E71546">
        <w:rPr>
          <w:rFonts w:ascii="Arial" w:hAnsi="Arial" w:cs="Arial"/>
          <w:noProof/>
          <w:sz w:val="20"/>
          <w:szCs w:val="20"/>
        </w:rPr>
        <w:t>1319-1321.</w:t>
      </w:r>
    </w:p>
    <w:p w14:paraId="5D17E41F" w14:textId="6F70ABFC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7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Schlievert, P. M., and D. A. Blomster.</w:t>
      </w:r>
      <w:r w:rsidRPr="00E71546">
        <w:rPr>
          <w:rFonts w:ascii="Arial" w:hAnsi="Arial" w:cs="Arial"/>
          <w:noProof/>
          <w:sz w:val="20"/>
          <w:szCs w:val="20"/>
        </w:rPr>
        <w:t xml:space="preserve"> 1983. Production of staphylococcal pyrogenic exotoxin type C: influence of physical and chemical factors. </w:t>
      </w:r>
      <w:r w:rsidR="00E71546">
        <w:rPr>
          <w:rFonts w:ascii="Arial" w:hAnsi="Arial" w:cs="Arial"/>
          <w:noProof/>
          <w:sz w:val="20"/>
          <w:szCs w:val="20"/>
        </w:rPr>
        <w:t>J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="00E71546">
        <w:rPr>
          <w:rFonts w:ascii="Arial" w:hAnsi="Arial" w:cs="Arial"/>
          <w:noProof/>
          <w:sz w:val="20"/>
          <w:szCs w:val="20"/>
        </w:rPr>
        <w:t>Infect. Dis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147:</w:t>
      </w:r>
      <w:r w:rsidRPr="00E71546">
        <w:rPr>
          <w:rFonts w:ascii="Arial" w:hAnsi="Arial" w:cs="Arial"/>
          <w:noProof/>
          <w:sz w:val="20"/>
          <w:szCs w:val="20"/>
        </w:rPr>
        <w:t>236-242.</w:t>
      </w:r>
    </w:p>
    <w:p w14:paraId="50E05A42" w14:textId="01B2B4CA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8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Cook, D. M., P. L. Li, F. Ruchaud, S. Padden, and S. K. Farrand.</w:t>
      </w:r>
      <w:r w:rsidRPr="00E71546">
        <w:rPr>
          <w:rFonts w:ascii="Arial" w:hAnsi="Arial" w:cs="Arial"/>
          <w:noProof/>
          <w:sz w:val="20"/>
          <w:szCs w:val="20"/>
        </w:rPr>
        <w:t xml:space="preserve"> 1997. Ti plasmid conjugation is independent of vir: reconstitution of the tra functions from pTiC58 as a binary system. J</w:t>
      </w:r>
      <w:r w:rsidR="00E71546">
        <w:rPr>
          <w:rFonts w:ascii="Arial" w:hAnsi="Arial" w:cs="Arial"/>
          <w:noProof/>
          <w:sz w:val="20"/>
          <w:szCs w:val="20"/>
        </w:rPr>
        <w:t>. Bacteriol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179:</w:t>
      </w:r>
      <w:r w:rsidRPr="00E71546">
        <w:rPr>
          <w:rFonts w:ascii="Arial" w:hAnsi="Arial" w:cs="Arial"/>
          <w:noProof/>
          <w:sz w:val="20"/>
          <w:szCs w:val="20"/>
        </w:rPr>
        <w:t>1291-1297.</w:t>
      </w:r>
    </w:p>
    <w:p w14:paraId="36FB0336" w14:textId="02C86940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9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Shanks, R. M., N. C. Caiazza, S. M. Hinsa, C. M. Toutain, and G. A. O'Toole.</w:t>
      </w:r>
      <w:r w:rsidRPr="00E71546">
        <w:rPr>
          <w:rFonts w:ascii="Arial" w:hAnsi="Arial" w:cs="Arial"/>
          <w:noProof/>
          <w:sz w:val="20"/>
          <w:szCs w:val="20"/>
        </w:rPr>
        <w:t xml:space="preserve"> 2006. </w:t>
      </w:r>
      <w:r w:rsidRPr="00E71546">
        <w:rPr>
          <w:rFonts w:ascii="Arial" w:hAnsi="Arial" w:cs="Arial"/>
          <w:i/>
          <w:noProof/>
          <w:sz w:val="20"/>
          <w:szCs w:val="20"/>
        </w:rPr>
        <w:t>Saccharomyces cerevisiae</w:t>
      </w:r>
      <w:r w:rsidRPr="00E71546">
        <w:rPr>
          <w:rFonts w:ascii="Arial" w:hAnsi="Arial" w:cs="Arial"/>
          <w:noProof/>
          <w:sz w:val="20"/>
          <w:szCs w:val="20"/>
        </w:rPr>
        <w:t xml:space="preserve">-based molecular tool kit for manipulation of genes from gram-negative bacteria. </w:t>
      </w:r>
      <w:r w:rsidR="00E71546" w:rsidRPr="00E71546">
        <w:rPr>
          <w:rFonts w:ascii="Arial" w:hAnsi="Arial" w:cs="Arial"/>
          <w:noProof/>
          <w:sz w:val="20"/>
          <w:szCs w:val="20"/>
        </w:rPr>
        <w:t>Appl</w:t>
      </w:r>
      <w:r w:rsidR="00E71546">
        <w:rPr>
          <w:rFonts w:ascii="Arial" w:hAnsi="Arial" w:cs="Arial"/>
          <w:noProof/>
          <w:sz w:val="20"/>
          <w:szCs w:val="20"/>
        </w:rPr>
        <w:t>. Environ. Microbiol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72:</w:t>
      </w:r>
      <w:r w:rsidRPr="00E71546">
        <w:rPr>
          <w:rFonts w:ascii="Arial" w:hAnsi="Arial" w:cs="Arial"/>
          <w:noProof/>
          <w:sz w:val="20"/>
          <w:szCs w:val="20"/>
        </w:rPr>
        <w:t>5027-5036.</w:t>
      </w:r>
    </w:p>
    <w:p w14:paraId="434B6A87" w14:textId="77777777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10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van Kessel, J. C., and G. F. Hatfull.</w:t>
      </w:r>
      <w:r w:rsidRPr="00E71546">
        <w:rPr>
          <w:rFonts w:ascii="Arial" w:hAnsi="Arial" w:cs="Arial"/>
          <w:noProof/>
          <w:sz w:val="20"/>
          <w:szCs w:val="20"/>
        </w:rPr>
        <w:t xml:space="preserve"> 2007. Recombineering in </w:t>
      </w:r>
      <w:r w:rsidRPr="00E71546">
        <w:rPr>
          <w:rFonts w:ascii="Arial" w:hAnsi="Arial" w:cs="Arial"/>
          <w:i/>
          <w:noProof/>
          <w:sz w:val="20"/>
          <w:szCs w:val="20"/>
        </w:rPr>
        <w:t>Mycobacterium tuberculosis</w:t>
      </w:r>
      <w:r w:rsidRPr="00E71546">
        <w:rPr>
          <w:rFonts w:ascii="Arial" w:hAnsi="Arial" w:cs="Arial"/>
          <w:noProof/>
          <w:sz w:val="20"/>
          <w:szCs w:val="20"/>
        </w:rPr>
        <w:t xml:space="preserve">. Nature methods </w:t>
      </w:r>
      <w:r w:rsidRPr="00E71546">
        <w:rPr>
          <w:rFonts w:ascii="Arial" w:hAnsi="Arial" w:cs="Arial"/>
          <w:b/>
          <w:noProof/>
          <w:sz w:val="20"/>
          <w:szCs w:val="20"/>
        </w:rPr>
        <w:t>4:</w:t>
      </w:r>
      <w:r w:rsidRPr="00E71546">
        <w:rPr>
          <w:rFonts w:ascii="Arial" w:hAnsi="Arial" w:cs="Arial"/>
          <w:noProof/>
          <w:sz w:val="20"/>
          <w:szCs w:val="20"/>
        </w:rPr>
        <w:t>147-152.</w:t>
      </w:r>
    </w:p>
    <w:p w14:paraId="3D42CE17" w14:textId="77B03CDB" w:rsidR="00E66515" w:rsidRPr="00E71546" w:rsidRDefault="00E66515" w:rsidP="00E66515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E71546">
        <w:rPr>
          <w:rFonts w:ascii="Arial" w:hAnsi="Arial" w:cs="Arial"/>
          <w:noProof/>
          <w:sz w:val="20"/>
          <w:szCs w:val="20"/>
        </w:rPr>
        <w:t>11.</w:t>
      </w:r>
      <w:r w:rsidRPr="00E71546">
        <w:rPr>
          <w:rFonts w:ascii="Arial" w:hAnsi="Arial" w:cs="Arial"/>
          <w:noProof/>
          <w:sz w:val="20"/>
          <w:szCs w:val="20"/>
        </w:rPr>
        <w:tab/>
      </w:r>
      <w:r w:rsidRPr="00E71546">
        <w:rPr>
          <w:rFonts w:ascii="Arial" w:hAnsi="Arial" w:cs="Arial"/>
          <w:b/>
          <w:noProof/>
          <w:sz w:val="20"/>
          <w:szCs w:val="20"/>
        </w:rPr>
        <w:t>DasGupta, S. K., S. Jain, D. Kaushal, and A. K. Tyagi.</w:t>
      </w:r>
      <w:r w:rsidRPr="00E71546">
        <w:rPr>
          <w:rFonts w:ascii="Arial" w:hAnsi="Arial" w:cs="Arial"/>
          <w:noProof/>
          <w:sz w:val="20"/>
          <w:szCs w:val="20"/>
        </w:rPr>
        <w:t xml:space="preserve"> 1998. Expression systems for study of mycobacterial gene regulation and development of recombinant BCG vaccines. Bioch</w:t>
      </w:r>
      <w:r w:rsidR="00E71546">
        <w:rPr>
          <w:rFonts w:ascii="Arial" w:hAnsi="Arial" w:cs="Arial"/>
          <w:noProof/>
          <w:sz w:val="20"/>
          <w:szCs w:val="20"/>
        </w:rPr>
        <w:t>em. Biophy. Res. Commun.</w:t>
      </w:r>
      <w:r w:rsidRPr="00E71546">
        <w:rPr>
          <w:rFonts w:ascii="Arial" w:hAnsi="Arial" w:cs="Arial"/>
          <w:noProof/>
          <w:sz w:val="20"/>
          <w:szCs w:val="20"/>
        </w:rPr>
        <w:t xml:space="preserve"> </w:t>
      </w:r>
      <w:r w:rsidRPr="00E71546">
        <w:rPr>
          <w:rFonts w:ascii="Arial" w:hAnsi="Arial" w:cs="Arial"/>
          <w:b/>
          <w:noProof/>
          <w:sz w:val="20"/>
          <w:szCs w:val="20"/>
        </w:rPr>
        <w:t>246:</w:t>
      </w:r>
      <w:r w:rsidRPr="00E71546">
        <w:rPr>
          <w:rFonts w:ascii="Arial" w:hAnsi="Arial" w:cs="Arial"/>
          <w:noProof/>
          <w:sz w:val="20"/>
          <w:szCs w:val="20"/>
        </w:rPr>
        <w:t>797-804.</w:t>
      </w:r>
    </w:p>
    <w:p w14:paraId="757733DE" w14:textId="75C90E9F" w:rsidR="00C951E6" w:rsidRPr="00E71546" w:rsidRDefault="00B426BB" w:rsidP="00C951E6">
      <w:pPr>
        <w:spacing w:line="480" w:lineRule="auto"/>
        <w:rPr>
          <w:rFonts w:ascii="Arial" w:hAnsi="Arial" w:cs="Arial"/>
          <w:sz w:val="20"/>
          <w:szCs w:val="20"/>
        </w:rPr>
      </w:pPr>
      <w:r w:rsidRPr="00E71546">
        <w:rPr>
          <w:rFonts w:ascii="Arial" w:hAnsi="Arial" w:cs="Arial"/>
          <w:sz w:val="20"/>
          <w:szCs w:val="20"/>
        </w:rPr>
        <w:fldChar w:fldCharType="end"/>
      </w:r>
    </w:p>
    <w:sectPr w:rsidR="00C951E6" w:rsidRPr="00E71546" w:rsidSect="00291A9E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8778BC"/>
    <w:multiLevelType w:val="hybridMultilevel"/>
    <w:tmpl w:val="7F4632EA"/>
    <w:lvl w:ilvl="0" w:tplc="99FCE8AE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2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bio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vv2050b5rx5eeerv3pzx97vvr5se2pptf5&quot;&gt;Phz degraders&lt;record-ids&gt;&lt;item&gt;27&lt;/item&gt;&lt;item&gt;28&lt;/item&gt;&lt;item&gt;59&lt;/item&gt;&lt;item&gt;60&lt;/item&gt;&lt;item&gt;69&lt;/item&gt;&lt;item&gt;71&lt;/item&gt;&lt;item&gt;72&lt;/item&gt;&lt;item&gt;73&lt;/item&gt;&lt;item&gt;74&lt;/item&gt;&lt;item&gt;75&lt;/item&gt;&lt;item&gt;76&lt;/item&gt;&lt;/record-ids&gt;&lt;/item&gt;&lt;/Libraries&gt;"/>
  </w:docVars>
  <w:rsids>
    <w:rsidRoot w:val="008C01B2"/>
    <w:rsid w:val="00027CBC"/>
    <w:rsid w:val="001A2343"/>
    <w:rsid w:val="001C3825"/>
    <w:rsid w:val="00250150"/>
    <w:rsid w:val="00291A9E"/>
    <w:rsid w:val="004F5809"/>
    <w:rsid w:val="00692D76"/>
    <w:rsid w:val="006D22E6"/>
    <w:rsid w:val="006D486B"/>
    <w:rsid w:val="006E11B7"/>
    <w:rsid w:val="00765C3A"/>
    <w:rsid w:val="008A519C"/>
    <w:rsid w:val="008C01B2"/>
    <w:rsid w:val="008D4169"/>
    <w:rsid w:val="00921874"/>
    <w:rsid w:val="0095057B"/>
    <w:rsid w:val="00B426BB"/>
    <w:rsid w:val="00BE6AB3"/>
    <w:rsid w:val="00C951E6"/>
    <w:rsid w:val="00CD353F"/>
    <w:rsid w:val="00DA17FA"/>
    <w:rsid w:val="00DE7602"/>
    <w:rsid w:val="00DE7C42"/>
    <w:rsid w:val="00E66515"/>
    <w:rsid w:val="00E71546"/>
    <w:rsid w:val="00EE1BD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A0187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01B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A17F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17FA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8C01B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C01B2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8A519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01B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A17F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17FA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8C01B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C01B2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8A519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080</Words>
  <Characters>17559</Characters>
  <Application>Microsoft Macintosh Word</Application>
  <DocSecurity>0</DocSecurity>
  <Lines>146</Lines>
  <Paragraphs>41</Paragraphs>
  <ScaleCrop>false</ScaleCrop>
  <Company/>
  <LinksUpToDate>false</LinksUpToDate>
  <CharactersWithSpaces>205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le Costa</dc:creator>
  <cp:keywords/>
  <dc:description/>
  <cp:lastModifiedBy>Kyle Costa</cp:lastModifiedBy>
  <cp:revision>6</cp:revision>
  <cp:lastPrinted>2015-06-19T22:11:00Z</cp:lastPrinted>
  <dcterms:created xsi:type="dcterms:W3CDTF">2015-08-20T20:51:00Z</dcterms:created>
  <dcterms:modified xsi:type="dcterms:W3CDTF">2015-10-06T05:07:00Z</dcterms:modified>
</cp:coreProperties>
</file>